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F0C03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974676"/>
            <wp:effectExtent l="57150" t="19050" r="114300" b="7307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7467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1226AE" w:rsidP="00B300A7">
      <w:pPr>
        <w:jc w:val="center"/>
        <w:rPr>
          <w:noProof/>
          <w:lang w:val="de-DE" w:eastAsia="de-DE"/>
        </w:rPr>
      </w:pPr>
      <w:r w:rsidRPr="001226AE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1226AE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1226AE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1226AE">
          <w:fldChar w:fldCharType="end"/>
        </w:r>
      </w:hyperlink>
      <w:r w:rsidR="00395FDB">
        <w:t xml:space="preserve"> When a decoy hit is found among five target hits</w:t>
      </w:r>
    </w:p>
    <w:p w:rsidR="00140A1B" w:rsidRDefault="001226AE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868FD">
        <w:rPr>
          <w:i/>
        </w:rPr>
        <w:t>1221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here out of </w:t>
      </w:r>
      <w:r w:rsidR="00F47329">
        <w:rPr>
          <w:i/>
        </w:rPr>
        <w:t>17</w:t>
      </w:r>
      <w:r w:rsidR="006868FD">
        <w:rPr>
          <w:i/>
        </w:rPr>
        <w:t>34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6868F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40319" cy="3419558"/>
            <wp:effectExtent l="57150" t="19050" r="112781" b="85642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 t="4780" r="51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319" cy="341955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1226AE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1226AE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1226AE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6868FD">
        <w:t>1221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6868FD">
        <w:t>29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6868FD">
        <w:t>98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867F0B">
        <w:t>31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867F0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35984" cy="3408100"/>
            <wp:effectExtent l="57150" t="19050" r="117116" b="780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t="5222" r="51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5984" cy="34081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1226AE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1226AE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1226AE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1226AE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1226AE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D16AE3">
        <w:t>579</w:t>
      </w:r>
      <w:r w:rsidR="00A336EA">
        <w:t xml:space="preserve"> protein matches were marked as confident </w:t>
      </w:r>
      <w:r w:rsidR="00D16AE3">
        <w:t xml:space="preserve">and 642 as doubtful, </w:t>
      </w:r>
      <w:r w:rsidR="00A336EA">
        <w:t xml:space="preserve">out of </w:t>
      </w:r>
      <w:r w:rsidR="00D16AE3">
        <w:t>a total of 1221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the </w:t>
      </w:r>
      <w:r w:rsidR="00BF0C03">
        <w:t>272</w:t>
      </w:r>
      <w:r w:rsidR="00AB5758">
        <w:t xml:space="preserve">, you will see the first group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BF0C03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50232" cy="3496766"/>
            <wp:effectExtent l="57150" t="19050" r="112268" b="8463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594" cy="349478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3F2FE1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54417" cy="2634229"/>
            <wp:effectExtent l="57150" t="19050" r="117733" b="70871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9932" cy="263679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1226AE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1226AE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1226AE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1226AE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1226AE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756E8" w:rsidRDefault="007756E8" w:rsidP="00C22471">
      <w:pPr>
        <w:spacing w:after="0" w:line="240" w:lineRule="auto"/>
      </w:pPr>
      <w:r>
        <w:separator/>
      </w:r>
    </w:p>
  </w:endnote>
  <w:endnote w:type="continuationSeparator" w:id="0">
    <w:p w:rsidR="007756E8" w:rsidRDefault="007756E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1226AE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1226AE" w:rsidRPr="00EE5E45">
      <w:rPr>
        <w:b/>
      </w:rPr>
      <w:fldChar w:fldCharType="separate"/>
    </w:r>
    <w:r w:rsidR="0064486D">
      <w:rPr>
        <w:b/>
        <w:noProof/>
      </w:rPr>
      <w:t>8</w:t>
    </w:r>
    <w:r w:rsidR="001226AE" w:rsidRPr="00EE5E45">
      <w:rPr>
        <w:b/>
      </w:rPr>
      <w:fldChar w:fldCharType="end"/>
    </w:r>
    <w:r w:rsidR="00D1669B" w:rsidRPr="00EE5E45">
      <w:t xml:space="preserve"> of </w:t>
    </w:r>
    <w:r w:rsidR="001226AE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1226AE" w:rsidRPr="00EE5E45">
      <w:rPr>
        <w:b/>
      </w:rPr>
      <w:fldChar w:fldCharType="separate"/>
    </w:r>
    <w:r w:rsidR="0064486D">
      <w:rPr>
        <w:b/>
        <w:noProof/>
      </w:rPr>
      <w:t>9</w:t>
    </w:r>
    <w:r w:rsidR="001226AE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756E8" w:rsidRDefault="007756E8" w:rsidP="00C22471">
      <w:pPr>
        <w:spacing w:after="0" w:line="240" w:lineRule="auto"/>
      </w:pPr>
      <w:r>
        <w:separator/>
      </w:r>
    </w:p>
  </w:footnote>
  <w:footnote w:type="continuationSeparator" w:id="0">
    <w:p w:rsidR="007756E8" w:rsidRDefault="007756E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13E0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6D7791-1A43-4A67-9106-0F92AA8957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4</TotalTime>
  <Pages>9</Pages>
  <Words>2008</Words>
  <Characters>10644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62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48</cp:revision>
  <cp:lastPrinted>2013-10-27T20:14:00Z</cp:lastPrinted>
  <dcterms:created xsi:type="dcterms:W3CDTF">2011-09-01T10:00:00Z</dcterms:created>
  <dcterms:modified xsi:type="dcterms:W3CDTF">2014-05-15T14:59:00Z</dcterms:modified>
</cp:coreProperties>
</file>